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CEAF32" w14:textId="72E5C0FC" w:rsidR="002533FB" w:rsidRPr="00A1545E" w:rsidRDefault="00A1545E" w:rsidP="00A1545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A1545E">
        <w:rPr>
          <w:rFonts w:ascii="Times New Roman" w:hAnsi="Times New Roman" w:cs="Times New Roman"/>
          <w:b/>
          <w:bCs/>
          <w:sz w:val="24"/>
          <w:szCs w:val="24"/>
          <w:lang w:val="en-US"/>
        </w:rPr>
        <w:t>BOOK CHAPTERS TEMPLATE</w:t>
      </w:r>
    </w:p>
    <w:p w14:paraId="670801DE" w14:textId="6D735995" w:rsidR="00A1545E" w:rsidRPr="00A1545E" w:rsidRDefault="00A1545E" w:rsidP="00A1545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A1545E">
        <w:rPr>
          <w:rFonts w:ascii="Times New Roman" w:hAnsi="Times New Roman" w:cs="Times New Roman"/>
          <w:b/>
          <w:bCs/>
          <w:sz w:val="24"/>
          <w:szCs w:val="24"/>
          <w:lang w:val="en-US"/>
        </w:rPr>
        <w:t>INTRODUCTION</w:t>
      </w:r>
    </w:p>
    <w:p w14:paraId="6EDDC023" w14:textId="77777777" w:rsidR="00815E10" w:rsidRPr="00A1545E" w:rsidRDefault="00815E10" w:rsidP="00A1545E">
      <w:pPr>
        <w:spacing w:line="240" w:lineRule="auto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A1545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manuscripts should be written in A4 (210×297 mm) page size, 12 points, single line spacing, "Times New Roman" font, and "top-bottom-right-left 2 cm" page spacing. </w:t>
      </w:r>
    </w:p>
    <w:p w14:paraId="6EE6133A" w14:textId="7F22A340" w:rsidR="00815E10" w:rsidRPr="00A1545E" w:rsidRDefault="00815E10" w:rsidP="00A1545E">
      <w:pPr>
        <w:spacing w:line="240" w:lineRule="auto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A1545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 work should be at least 10 and a maximum of 20 pages</w:t>
      </w:r>
      <w:r w:rsidRPr="00A1545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</w:p>
    <w:p w14:paraId="387517E6" w14:textId="3CDC009C" w:rsidR="00815E10" w:rsidRPr="00A1545E" w:rsidRDefault="00815E10" w:rsidP="00A1545E">
      <w:pPr>
        <w:spacing w:line="240" w:lineRule="auto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A1545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EEE style should be adopted in references, bibliography, footnotes, figures, and graphic templates, and "abstract should not be written". </w:t>
      </w:r>
      <w:r w:rsidR="00A1545E" w:rsidRPr="00A1545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A1545E" w:rsidRPr="00A1545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ICENTE&lt;/Author&gt;&lt;Year&gt;2022&lt;/Year&gt;&lt;RecNum&gt;1&lt;/RecNum&gt;&lt;DisplayText&gt;[1]&lt;/DisplayText&gt;&lt;record&gt;&lt;rec-number&gt;1&lt;/rec-number&gt;&lt;foreign-keys&gt;&lt;key app="EN" db-id="9tzadz5zqspzdbed2zmxerd3vrs0fete0aaa" timestamp="1659346751"&gt;1&lt;/key&gt;&lt;/foreign-keys&gt;&lt;ref-type name="Journal Article"&gt;17&lt;/ref-type&gt;&lt;contributors&gt;&lt;authors&gt;&lt;author&gt;ICENTE&lt;/author&gt;&lt;/authors&gt;&lt;/contributors&gt;&lt;titles&gt;&lt;title&gt;ICENTE Book Chapter&lt;/title&gt;&lt;/titles&gt;&lt;volume&gt;1&lt;/volume&gt;&lt;dates&gt;&lt;year&gt;2022&lt;/year&gt;&lt;/dates&gt;&lt;urls&gt;&lt;/urls&gt;&lt;/record&gt;&lt;/Cite&gt;&lt;/EndNote&gt;</w:instrText>
      </w:r>
      <w:r w:rsidR="00A1545E" w:rsidRPr="00A1545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A1545E" w:rsidRPr="00A1545E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1]</w:t>
      </w:r>
      <w:r w:rsidR="00A1545E" w:rsidRPr="00A1545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</w:p>
    <w:p w14:paraId="62E52920" w14:textId="7056562B" w:rsidR="00815E10" w:rsidRPr="00A1545E" w:rsidRDefault="00815E10" w:rsidP="00A1545E">
      <w:pPr>
        <w:spacing w:line="240" w:lineRule="auto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A1545E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 author's name(s), title(s), institution(s), and ORCID ID(s) must be added as footnotes to the first page of the work.</w:t>
      </w:r>
    </w:p>
    <w:p w14:paraId="3B34B059" w14:textId="080D2CAE" w:rsidR="00A1545E" w:rsidRPr="00A1545E" w:rsidRDefault="00A1545E" w:rsidP="00A1545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</w:pPr>
      <w:r w:rsidRPr="00A1545E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>REFERENCES</w:t>
      </w:r>
    </w:p>
    <w:p w14:paraId="78E17687" w14:textId="77777777" w:rsidR="00A1545E" w:rsidRPr="00A1545E" w:rsidRDefault="00A1545E" w:rsidP="00A1545E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A1545E">
        <w:rPr>
          <w:rFonts w:ascii="Times New Roman" w:hAnsi="Times New Roman" w:cs="Times New Roman"/>
          <w:sz w:val="24"/>
          <w:szCs w:val="24"/>
        </w:rPr>
        <w:fldChar w:fldCharType="begin"/>
      </w:r>
      <w:r w:rsidRPr="00A1545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1545E">
        <w:rPr>
          <w:rFonts w:ascii="Times New Roman" w:hAnsi="Times New Roman" w:cs="Times New Roman"/>
          <w:sz w:val="24"/>
          <w:szCs w:val="24"/>
        </w:rPr>
        <w:fldChar w:fldCharType="separate"/>
      </w:r>
      <w:r w:rsidRPr="00A1545E">
        <w:rPr>
          <w:rFonts w:ascii="Times New Roman" w:hAnsi="Times New Roman" w:cs="Times New Roman"/>
          <w:sz w:val="24"/>
          <w:szCs w:val="24"/>
        </w:rPr>
        <w:t>[1]</w:t>
      </w:r>
      <w:r w:rsidRPr="00A1545E">
        <w:rPr>
          <w:rFonts w:ascii="Times New Roman" w:hAnsi="Times New Roman" w:cs="Times New Roman"/>
          <w:sz w:val="24"/>
          <w:szCs w:val="24"/>
        </w:rPr>
        <w:tab/>
        <w:t>ICENTE, "ICENTE Book Chapter," vol. 1, 2022.</w:t>
      </w:r>
    </w:p>
    <w:p w14:paraId="7C77C0CF" w14:textId="11515974" w:rsidR="00A1545E" w:rsidRPr="00A1545E" w:rsidRDefault="00A1545E" w:rsidP="00A1545E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A1545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A1545E" w:rsidRPr="00A1545E" w:rsidSect="00815E10">
      <w:footerReference w:type="default" r:id="rId6"/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035E26" w14:textId="77777777" w:rsidR="009B3E4B" w:rsidRDefault="009B3E4B" w:rsidP="00A1545E">
      <w:pPr>
        <w:spacing w:after="0" w:line="240" w:lineRule="auto"/>
      </w:pPr>
      <w:r>
        <w:separator/>
      </w:r>
    </w:p>
  </w:endnote>
  <w:endnote w:type="continuationSeparator" w:id="0">
    <w:p w14:paraId="24C1E83F" w14:textId="77777777" w:rsidR="009B3E4B" w:rsidRDefault="009B3E4B" w:rsidP="00A1545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4B916C" w14:textId="2B1D7BD6" w:rsidR="00A1545E" w:rsidRPr="00A1545E" w:rsidRDefault="00A1545E">
    <w:pPr>
      <w:pStyle w:val="AltBilgi"/>
      <w:rPr>
        <w:lang w:val="en-US"/>
      </w:rPr>
    </w:pPr>
    <w:r>
      <w:rPr>
        <w:lang w:val="en-US"/>
      </w:rPr>
      <w:t>1 Author Name(s), Title(s), Institution(s), ORCID ID(s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925C3C" w14:textId="77777777" w:rsidR="009B3E4B" w:rsidRDefault="009B3E4B" w:rsidP="00A1545E">
      <w:pPr>
        <w:spacing w:after="0" w:line="240" w:lineRule="auto"/>
      </w:pPr>
      <w:r>
        <w:separator/>
      </w:r>
    </w:p>
  </w:footnote>
  <w:footnote w:type="continuationSeparator" w:id="0">
    <w:p w14:paraId="17E0C36A" w14:textId="77777777" w:rsidR="009B3E4B" w:rsidRDefault="009B3E4B" w:rsidP="00A1545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zadz5zqspzdbed2zmxerd3vrs0fete0aaa&quot;&gt;My EndNote Library&lt;record-ids&gt;&lt;item&gt;1&lt;/item&gt;&lt;/record-ids&gt;&lt;/item&gt;&lt;/Libraries&gt;"/>
  </w:docVars>
  <w:rsids>
    <w:rsidRoot w:val="00815E10"/>
    <w:rsid w:val="000B6CE0"/>
    <w:rsid w:val="002533FB"/>
    <w:rsid w:val="00815E10"/>
    <w:rsid w:val="009B3E4B"/>
    <w:rsid w:val="00A154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ABB434"/>
  <w15:chartTrackingRefBased/>
  <w15:docId w15:val="{5C2EBA7E-A5FC-4090-A45E-C11D67B08F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VarsaylanParagrafYazTipi">
    <w:name w:val="Default Paragraph Font"/>
    <w:uiPriority w:val="1"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1545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A1545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1545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VarsaylanParagrafYazTipi"/>
    <w:link w:val="EndNoteBibliography"/>
    <w:rsid w:val="00A1545E"/>
    <w:rPr>
      <w:rFonts w:ascii="Calibri" w:hAnsi="Calibri" w:cs="Calibri"/>
      <w:noProof/>
      <w:lang w:val="en-US"/>
    </w:rPr>
  </w:style>
  <w:style w:type="paragraph" w:styleId="stBilgi">
    <w:name w:val="header"/>
    <w:basedOn w:val="Normal"/>
    <w:link w:val="stBilgiChar"/>
    <w:uiPriority w:val="99"/>
    <w:unhideWhenUsed/>
    <w:rsid w:val="00A1545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A1545E"/>
  </w:style>
  <w:style w:type="paragraph" w:styleId="AltBilgi">
    <w:name w:val="footer"/>
    <w:basedOn w:val="Normal"/>
    <w:link w:val="AltBilgiChar"/>
    <w:uiPriority w:val="99"/>
    <w:unhideWhenUsed/>
    <w:rsid w:val="00A1545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A1545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170</Words>
  <Characters>969</Characters>
  <Application>Microsoft Office Word</Application>
  <DocSecurity>0</DocSecurity>
  <Lines>8</Lines>
  <Paragraphs>2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ulkadir Saday</dc:creator>
  <cp:keywords/>
  <dc:description/>
  <cp:lastModifiedBy>Abdulkadir Saday</cp:lastModifiedBy>
  <cp:revision>2</cp:revision>
  <dcterms:created xsi:type="dcterms:W3CDTF">2022-08-01T09:25:00Z</dcterms:created>
  <dcterms:modified xsi:type="dcterms:W3CDTF">2022-08-01T09:42:00Z</dcterms:modified>
</cp:coreProperties>
</file>